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42C0046D" w:rsidR="00D31504" w:rsidRDefault="00D31504" w:rsidP="00283FF5">
      <w:pPr>
        <w:pStyle w:val="Heading1"/>
        <w:spacing w:line="480" w:lineRule="auto"/>
        <w:rPr>
          <w:szCs w:val="24"/>
        </w:rPr>
      </w:pPr>
      <w:r>
        <w:rPr>
          <w:szCs w:val="24"/>
        </w:rPr>
        <w:t xml:space="preserve">The timing of snowmelt and amount of winter precipitation has limited influence on flowering phenology in a tallgrass </w:t>
      </w:r>
      <w:proofErr w:type="gramStart"/>
      <w:r>
        <w:rPr>
          <w:szCs w:val="24"/>
        </w:rPr>
        <w:t>prairie</w:t>
      </w:r>
      <w:proofErr w:type="gramEnd"/>
    </w:p>
    <w:p w14:paraId="35185FA8" w14:textId="6FFCB0F6" w:rsidR="0099352F" w:rsidRDefault="0099352F" w:rsidP="00283FF5">
      <w:pPr>
        <w:pStyle w:val="Heading1"/>
        <w:spacing w:line="480" w:lineRule="auto"/>
        <w:rPr>
          <w:szCs w:val="24"/>
        </w:rPr>
      </w:pPr>
      <w:r>
        <w:rPr>
          <w:szCs w:val="24"/>
        </w:rPr>
        <w:t>Running Title: Effects of Snow melt on flowering phenology</w:t>
      </w:r>
    </w:p>
    <w:p w14:paraId="4C1DBBD0" w14:textId="2DD273AB" w:rsidR="0099352F" w:rsidRPr="0099352F" w:rsidRDefault="0099352F">
      <w:pPr>
        <w:pPrChange w:id="0" w:author="Emma Chandler" w:date="2021-03-12T14:31:00Z">
          <w:pPr>
            <w:pStyle w:val="Heading1"/>
            <w:spacing w:line="480" w:lineRule="auto"/>
          </w:pPr>
        </w:pPrChange>
      </w:pPr>
      <w:r>
        <w:t>Effects of snow on flowering phenology</w:t>
      </w:r>
    </w:p>
    <w:p w14:paraId="281D303E" w14:textId="7DAC2DED" w:rsidR="0099352F" w:rsidRDefault="0099352F" w:rsidP="00283FF5">
      <w:pPr>
        <w:pStyle w:val="Heading1"/>
        <w:spacing w:line="480" w:lineRule="auto"/>
        <w:rPr>
          <w:szCs w:val="24"/>
        </w:rPr>
      </w:pPr>
      <w:r>
        <w:rPr>
          <w:szCs w:val="24"/>
        </w:rPr>
        <w:t>Keywords</w:t>
      </w:r>
    </w:p>
    <w:p w14:paraId="516ACFE3" w14:textId="2AA0E74A" w:rsidR="0099352F" w:rsidRDefault="0099352F" w:rsidP="0099352F">
      <w:r>
        <w:t>Phenology</w:t>
      </w:r>
    </w:p>
    <w:p w14:paraId="6D4309C0" w14:textId="1131806A" w:rsidR="0099352F" w:rsidRDefault="0099352F" w:rsidP="0099352F">
      <w:r>
        <w:t>Snow</w:t>
      </w:r>
    </w:p>
    <w:p w14:paraId="68FC48E2" w14:textId="65DD2413" w:rsidR="0099352F" w:rsidRDefault="0099352F" w:rsidP="0099352F">
      <w:r>
        <w:t>Structural Equation Modeling</w:t>
      </w:r>
    </w:p>
    <w:p w14:paraId="6FBDD13B" w14:textId="6A5B3206" w:rsidR="0099352F" w:rsidRDefault="0099352F" w:rsidP="0099352F">
      <w:r>
        <w:t>Prairie</w:t>
      </w:r>
    </w:p>
    <w:p w14:paraId="1592E1AB" w14:textId="46BFE7FA" w:rsidR="0099352F" w:rsidRPr="0099352F" w:rsidRDefault="0099352F">
      <w:pPr>
        <w:pPrChange w:id="1" w:author="Emma Chandler" w:date="2021-03-12T14:32:00Z">
          <w:pPr>
            <w:pStyle w:val="Heading1"/>
            <w:spacing w:line="480" w:lineRule="auto"/>
          </w:pPr>
        </w:pPrChange>
      </w:pPr>
      <w:r>
        <w:t>flowering</w:t>
      </w:r>
    </w:p>
    <w:p w14:paraId="5EF2DB81" w14:textId="031A6EE6" w:rsidR="004F73A2" w:rsidRPr="00283FF5" w:rsidRDefault="004F73A2" w:rsidP="00283FF5">
      <w:pPr>
        <w:pStyle w:val="Heading1"/>
        <w:spacing w:line="480" w:lineRule="auto"/>
        <w:rPr>
          <w:szCs w:val="24"/>
        </w:rPr>
      </w:pPr>
      <w:r w:rsidRPr="00283FF5">
        <w:rPr>
          <w:szCs w:val="24"/>
        </w:rPr>
        <w:t>Abstract</w:t>
      </w:r>
    </w:p>
    <w:p w14:paraId="71F48F3D" w14:textId="15DD2C9C" w:rsidR="004F73A2" w:rsidRPr="00283FF5" w:rsidRDefault="008A03DE" w:rsidP="00283FF5">
      <w:pPr>
        <w:spacing w:line="480" w:lineRule="auto"/>
        <w:rPr>
          <w:sz w:val="24"/>
          <w:szCs w:val="24"/>
        </w:rPr>
      </w:pPr>
      <w:ins w:id="2" w:author="Emma Chandler" w:date="2021-03-17T08:04:00Z">
        <w:r>
          <w:rPr>
            <w:sz w:val="24"/>
            <w:szCs w:val="24"/>
          </w:rPr>
          <w:tab/>
        </w:r>
      </w:ins>
      <w:ins w:id="3" w:author="Emma Chandler" w:date="2021-03-17T14:15:00Z">
        <w:r w:rsidR="002C5935">
          <w:rPr>
            <w:sz w:val="24"/>
            <w:szCs w:val="24"/>
          </w:rPr>
          <w:t xml:space="preserve">Flowering phenology relies on environmental cues such as </w:t>
        </w:r>
      </w:ins>
      <w:ins w:id="4" w:author="Emma Chandler" w:date="2021-03-17T14:16:00Z">
        <w:r w:rsidR="002C5935">
          <w:rPr>
            <w:sz w:val="24"/>
            <w:szCs w:val="24"/>
          </w:rPr>
          <w:t>temperature, moisture, and sunlight. Climate change is altering these environmental cues, causing shifts in flowering phenology.</w:t>
        </w:r>
      </w:ins>
      <w:ins w:id="5" w:author="Emma Chandler" w:date="2021-03-17T08:09:00Z">
        <w:r w:rsidR="00612604">
          <w:rPr>
            <w:sz w:val="24"/>
            <w:szCs w:val="24"/>
          </w:rPr>
          <w:t xml:space="preserve"> </w:t>
        </w:r>
      </w:ins>
      <w:ins w:id="6" w:author="Emma Chandler" w:date="2021-03-17T14:16:00Z">
        <w:r w:rsidR="002C5935">
          <w:rPr>
            <w:sz w:val="24"/>
            <w:szCs w:val="24"/>
          </w:rPr>
          <w:t>I</w:t>
        </w:r>
      </w:ins>
      <w:ins w:id="7" w:author="Emma Chandler" w:date="2021-03-17T14:17:00Z">
        <w:r w:rsidR="002C5935">
          <w:rPr>
            <w:sz w:val="24"/>
            <w:szCs w:val="24"/>
          </w:rPr>
          <w:t>n temperate prairies, f</w:t>
        </w:r>
      </w:ins>
      <w:ins w:id="8" w:author="Emma Chandler" w:date="2021-03-17T08:11:00Z">
        <w:r w:rsidR="00612604">
          <w:rPr>
            <w:sz w:val="24"/>
            <w:szCs w:val="24"/>
          </w:rPr>
          <w:t>lowering p</w:t>
        </w:r>
      </w:ins>
      <w:ins w:id="9" w:author="Emma Chandler" w:date="2021-03-17T08:10:00Z">
        <w:r w:rsidR="00612604">
          <w:rPr>
            <w:sz w:val="24"/>
            <w:szCs w:val="24"/>
          </w:rPr>
          <w:t xml:space="preserve">henology has been largely </w:t>
        </w:r>
      </w:ins>
      <w:ins w:id="10" w:author="Emma Chandler" w:date="2021-03-17T08:11:00Z">
        <w:r w:rsidR="00612604">
          <w:rPr>
            <w:sz w:val="24"/>
            <w:szCs w:val="24"/>
          </w:rPr>
          <w:t xml:space="preserve">connected </w:t>
        </w:r>
      </w:ins>
      <w:ins w:id="11" w:author="Emma Chandler" w:date="2021-03-17T08:12:00Z">
        <w:r w:rsidR="00612604">
          <w:rPr>
            <w:sz w:val="24"/>
            <w:szCs w:val="24"/>
          </w:rPr>
          <w:t xml:space="preserve">to </w:t>
        </w:r>
      </w:ins>
      <w:ins w:id="12" w:author="Emma Chandler" w:date="2021-03-17T08:11:00Z">
        <w:r w:rsidR="00612604">
          <w:rPr>
            <w:sz w:val="24"/>
            <w:szCs w:val="24"/>
          </w:rPr>
          <w:t>temperature changes</w:t>
        </w:r>
      </w:ins>
      <w:ins w:id="13" w:author="Emma Chandler" w:date="2021-03-17T14:14:00Z">
        <w:r w:rsidR="002C5935">
          <w:rPr>
            <w:sz w:val="24"/>
            <w:szCs w:val="24"/>
          </w:rPr>
          <w:t>; h</w:t>
        </w:r>
      </w:ins>
      <w:ins w:id="14" w:author="Emma Chandler" w:date="2021-03-17T08:13:00Z">
        <w:r w:rsidR="00612604">
          <w:rPr>
            <w:sz w:val="24"/>
            <w:szCs w:val="24"/>
          </w:rPr>
          <w:t xml:space="preserve">owever, the response is </w:t>
        </w:r>
      </w:ins>
      <w:ins w:id="15" w:author="Emma Chandler" w:date="2021-03-17T14:17:00Z">
        <w:r w:rsidR="002C5935">
          <w:rPr>
            <w:sz w:val="24"/>
            <w:szCs w:val="24"/>
          </w:rPr>
          <w:t>unpredictable and varies by</w:t>
        </w:r>
      </w:ins>
      <w:ins w:id="16" w:author="Emma Chandler" w:date="2021-03-17T08:14:00Z">
        <w:r w:rsidR="00612604">
          <w:rPr>
            <w:sz w:val="24"/>
            <w:szCs w:val="24"/>
          </w:rPr>
          <w:t xml:space="preserve"> species</w:t>
        </w:r>
      </w:ins>
      <w:ins w:id="17" w:author="Emma Chandler" w:date="2021-03-17T14:12:00Z">
        <w:r w:rsidR="002C5935">
          <w:rPr>
            <w:sz w:val="24"/>
            <w:szCs w:val="24"/>
          </w:rPr>
          <w:t>. S</w:t>
        </w:r>
      </w:ins>
      <w:ins w:id="18" w:author="Emma Chandler" w:date="2021-03-17T08:14:00Z">
        <w:r w:rsidR="00612604">
          <w:rPr>
            <w:sz w:val="24"/>
            <w:szCs w:val="24"/>
          </w:rPr>
          <w:t xml:space="preserve">ome species </w:t>
        </w:r>
      </w:ins>
      <w:ins w:id="19" w:author="Emma Chandler" w:date="2021-03-17T14:12:00Z">
        <w:r w:rsidR="002C5935">
          <w:rPr>
            <w:sz w:val="24"/>
            <w:szCs w:val="24"/>
          </w:rPr>
          <w:t xml:space="preserve">respond with </w:t>
        </w:r>
      </w:ins>
      <w:ins w:id="20" w:author="Emma Chandler" w:date="2021-03-17T08:14:00Z">
        <w:r w:rsidR="00612604">
          <w:rPr>
            <w:sz w:val="24"/>
            <w:szCs w:val="24"/>
          </w:rPr>
          <w:t>advance</w:t>
        </w:r>
      </w:ins>
      <w:ins w:id="21" w:author="Emma Chandler" w:date="2021-03-17T14:12:00Z">
        <w:r w:rsidR="002C5935">
          <w:rPr>
            <w:sz w:val="24"/>
            <w:szCs w:val="24"/>
          </w:rPr>
          <w:t>d</w:t>
        </w:r>
      </w:ins>
      <w:ins w:id="22" w:author="Emma Chandler" w:date="2021-03-17T08:14:00Z">
        <w:r w:rsidR="00612604">
          <w:rPr>
            <w:sz w:val="24"/>
            <w:szCs w:val="24"/>
          </w:rPr>
          <w:t xml:space="preserve"> flower t</w:t>
        </w:r>
      </w:ins>
      <w:ins w:id="23" w:author="Emma Chandler" w:date="2021-03-17T08:15:00Z">
        <w:r w:rsidR="00612604">
          <w:rPr>
            <w:sz w:val="24"/>
            <w:szCs w:val="24"/>
          </w:rPr>
          <w:t xml:space="preserve">iming while others delay flowering. </w:t>
        </w:r>
      </w:ins>
      <w:ins w:id="24" w:author="Emma Chandler" w:date="2021-03-17T08:16:00Z">
        <w:r w:rsidR="00612604">
          <w:rPr>
            <w:sz w:val="24"/>
            <w:szCs w:val="24"/>
          </w:rPr>
          <w:t>P</w:t>
        </w:r>
      </w:ins>
      <w:ins w:id="25" w:author="Emma Chandler" w:date="2021-03-17T14:17:00Z">
        <w:r w:rsidR="002C5935">
          <w:rPr>
            <w:sz w:val="24"/>
            <w:szCs w:val="24"/>
          </w:rPr>
          <w:t>revious research has shown that p</w:t>
        </w:r>
      </w:ins>
      <w:ins w:id="26" w:author="Emma Chandler" w:date="2021-03-17T08:16:00Z">
        <w:r w:rsidR="00612604">
          <w:rPr>
            <w:sz w:val="24"/>
            <w:szCs w:val="24"/>
          </w:rPr>
          <w:t xml:space="preserve">recipitation </w:t>
        </w:r>
      </w:ins>
      <w:ins w:id="27" w:author="Emma Chandler" w:date="2021-03-17T08:17:00Z">
        <w:r w:rsidR="00612604">
          <w:rPr>
            <w:sz w:val="24"/>
            <w:szCs w:val="24"/>
          </w:rPr>
          <w:t>has limited influence on flowering phenology</w:t>
        </w:r>
      </w:ins>
      <w:ins w:id="28" w:author="Emma Chandler" w:date="2021-03-17T14:18:00Z">
        <w:r w:rsidR="002C5935">
          <w:rPr>
            <w:sz w:val="24"/>
            <w:szCs w:val="24"/>
          </w:rPr>
          <w:t xml:space="preserve"> in midwestern prairies</w:t>
        </w:r>
      </w:ins>
      <w:ins w:id="29" w:author="Emma Chandler" w:date="2021-03-17T08:18:00Z">
        <w:r w:rsidR="00592E3F">
          <w:rPr>
            <w:sz w:val="24"/>
            <w:szCs w:val="24"/>
          </w:rPr>
          <w:t xml:space="preserve">, which led us to question the effects of </w:t>
        </w:r>
      </w:ins>
      <w:ins w:id="30" w:author="Emma Chandler" w:date="2021-03-17T14:18:00Z">
        <w:r w:rsidR="002C5935">
          <w:rPr>
            <w:sz w:val="24"/>
            <w:szCs w:val="24"/>
          </w:rPr>
          <w:t>snow</w:t>
        </w:r>
      </w:ins>
      <w:ins w:id="31" w:author="Emma Chandler" w:date="2021-03-17T08:18:00Z">
        <w:r w:rsidR="00592E3F">
          <w:rPr>
            <w:sz w:val="24"/>
            <w:szCs w:val="24"/>
          </w:rPr>
          <w:t xml:space="preserve"> on flowering phenology</w:t>
        </w:r>
      </w:ins>
      <w:ins w:id="32" w:author="Emma Chandler" w:date="2021-03-17T08:17:00Z">
        <w:r w:rsidR="00612604">
          <w:rPr>
            <w:sz w:val="24"/>
            <w:szCs w:val="24"/>
          </w:rPr>
          <w:t>.</w:t>
        </w:r>
      </w:ins>
      <w:ins w:id="33" w:author="Emma Chandler" w:date="2021-03-17T08:19:00Z">
        <w:r w:rsidR="00592E3F">
          <w:rPr>
            <w:sz w:val="24"/>
            <w:szCs w:val="24"/>
          </w:rPr>
          <w:t xml:space="preserve"> </w:t>
        </w:r>
      </w:ins>
      <w:ins w:id="34" w:author="Emma Chandler" w:date="2021-03-17T08:20:00Z">
        <w:r w:rsidR="00592E3F">
          <w:rPr>
            <w:sz w:val="24"/>
            <w:szCs w:val="24"/>
          </w:rPr>
          <w:t>We used a long-term data set of flowe</w:t>
        </w:r>
      </w:ins>
      <w:ins w:id="35" w:author="Emma Chandler" w:date="2021-03-17T08:21:00Z">
        <w:r w:rsidR="00592E3F">
          <w:rPr>
            <w:sz w:val="24"/>
            <w:szCs w:val="24"/>
          </w:rPr>
          <w:t>r timing and climatic data to construct a</w:t>
        </w:r>
      </w:ins>
      <w:ins w:id="36" w:author="Emma Chandler" w:date="2021-03-17T08:22:00Z">
        <w:r w:rsidR="00592E3F">
          <w:rPr>
            <w:sz w:val="24"/>
            <w:szCs w:val="24"/>
          </w:rPr>
          <w:t xml:space="preserve"> structural equation model</w:t>
        </w:r>
      </w:ins>
      <w:ins w:id="37" w:author="Emma Chandler" w:date="2021-03-17T08:23:00Z">
        <w:r w:rsidR="00592E3F">
          <w:rPr>
            <w:sz w:val="24"/>
            <w:szCs w:val="24"/>
          </w:rPr>
          <w:t xml:space="preserve">, testing the </w:t>
        </w:r>
      </w:ins>
      <w:ins w:id="38" w:author="Emma Chandler" w:date="2021-03-17T08:24:00Z">
        <w:r w:rsidR="00592E3F">
          <w:rPr>
            <w:sz w:val="24"/>
            <w:szCs w:val="24"/>
          </w:rPr>
          <w:t xml:space="preserve">relationships between </w:t>
        </w:r>
      </w:ins>
      <w:ins w:id="39" w:author="Emma Chandler" w:date="2021-03-17T14:19:00Z">
        <w:r w:rsidR="002C5935">
          <w:rPr>
            <w:sz w:val="24"/>
            <w:szCs w:val="24"/>
          </w:rPr>
          <w:t>winter precipitation</w:t>
        </w:r>
      </w:ins>
      <w:ins w:id="40" w:author="Emma Chandler" w:date="2021-03-17T08:24:00Z">
        <w:r w:rsidR="00592E3F">
          <w:rPr>
            <w:sz w:val="24"/>
            <w:szCs w:val="24"/>
          </w:rPr>
          <w:t xml:space="preserve"> variables and flowering phenology. </w:t>
        </w:r>
      </w:ins>
      <w:ins w:id="41" w:author="Emma Chandler" w:date="2021-03-17T08:25:00Z">
        <w:r w:rsidR="00592E3F">
          <w:rPr>
            <w:sz w:val="24"/>
            <w:szCs w:val="24"/>
          </w:rPr>
          <w:t>While temperature had a strong effect on flowering phenolo</w:t>
        </w:r>
      </w:ins>
      <w:ins w:id="42" w:author="Emma Chandler" w:date="2021-03-17T08:26:00Z">
        <w:r w:rsidR="00592E3F">
          <w:rPr>
            <w:sz w:val="24"/>
            <w:szCs w:val="24"/>
          </w:rPr>
          <w:t xml:space="preserve">gy for most species observed, </w:t>
        </w:r>
      </w:ins>
      <w:ins w:id="43" w:author="Emma Chandler" w:date="2021-03-17T14:19:00Z">
        <w:r w:rsidR="002C5935">
          <w:rPr>
            <w:sz w:val="24"/>
            <w:szCs w:val="24"/>
          </w:rPr>
          <w:t xml:space="preserve">only 3 of 19 species had a significant relationship between winter precipitation and </w:t>
        </w:r>
      </w:ins>
      <w:ins w:id="44" w:author="Emma Chandler" w:date="2021-03-17T14:20:00Z">
        <w:r w:rsidR="002C5935">
          <w:rPr>
            <w:sz w:val="24"/>
            <w:szCs w:val="24"/>
          </w:rPr>
          <w:t xml:space="preserve">flowering. </w:t>
        </w:r>
      </w:ins>
      <w:ins w:id="45" w:author="Emma Chandler" w:date="2021-03-17T08:30:00Z">
        <w:r w:rsidR="008E5321">
          <w:rPr>
            <w:sz w:val="24"/>
            <w:szCs w:val="24"/>
          </w:rPr>
          <w:t>The three species affe</w:t>
        </w:r>
      </w:ins>
      <w:ins w:id="46" w:author="Emma Chandler" w:date="2021-03-17T08:31:00Z">
        <w:r w:rsidR="008E5321">
          <w:rPr>
            <w:sz w:val="24"/>
            <w:szCs w:val="24"/>
          </w:rPr>
          <w:t xml:space="preserve">cted by snow </w:t>
        </w:r>
      </w:ins>
      <w:ins w:id="47" w:author="Emma Chandler" w:date="2021-03-17T14:21:00Z">
        <w:r w:rsidR="005F0496">
          <w:rPr>
            <w:sz w:val="24"/>
            <w:szCs w:val="24"/>
          </w:rPr>
          <w:t xml:space="preserve">flower later in the year, which </w:t>
        </w:r>
      </w:ins>
      <w:ins w:id="48" w:author="Emma Chandler" w:date="2021-03-17T08:31:00Z">
        <w:r w:rsidR="008E5321">
          <w:rPr>
            <w:sz w:val="24"/>
            <w:szCs w:val="24"/>
          </w:rPr>
          <w:t xml:space="preserve">is inconsistent with our prediction that winter precipitation affects early flowering phenology. </w:t>
        </w:r>
      </w:ins>
      <w:ins w:id="49" w:author="Emma Chandler" w:date="2021-03-17T08:29:00Z">
        <w:r w:rsidR="008E5321">
          <w:rPr>
            <w:sz w:val="24"/>
            <w:szCs w:val="24"/>
          </w:rPr>
          <w:t xml:space="preserve">These results further our understanding of the climatic cues that drive </w:t>
        </w:r>
        <w:r w:rsidR="008E5321">
          <w:rPr>
            <w:sz w:val="24"/>
            <w:szCs w:val="24"/>
          </w:rPr>
          <w:lastRenderedPageBreak/>
          <w:t>flowering phenology</w:t>
        </w:r>
      </w:ins>
      <w:ins w:id="50" w:author="Emma Chandler" w:date="2021-03-17T08:30:00Z">
        <w:r w:rsidR="008E5321">
          <w:rPr>
            <w:sz w:val="24"/>
            <w:szCs w:val="24"/>
          </w:rPr>
          <w:t xml:space="preserve"> </w:t>
        </w:r>
      </w:ins>
      <w:ins w:id="51" w:author="Emma Chandler" w:date="2021-03-17T08:33:00Z">
        <w:r w:rsidR="008E5321">
          <w:rPr>
            <w:sz w:val="24"/>
            <w:szCs w:val="24"/>
          </w:rPr>
          <w:t>and improve our ability to predict how climate change will impact</w:t>
        </w:r>
      </w:ins>
      <w:ins w:id="52" w:author="Emma Chandler" w:date="2021-03-17T08:34:00Z">
        <w:r w:rsidR="008E5321">
          <w:rPr>
            <w:sz w:val="24"/>
            <w:szCs w:val="24"/>
          </w:rPr>
          <w:t xml:space="preserve"> prairie species. </w:t>
        </w:r>
      </w:ins>
    </w:p>
    <w:p w14:paraId="0F38614B" w14:textId="79E235BB"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5B769067" w:rsidR="0096231C" w:rsidRPr="006B3B70" w:rsidRDefault="009242D1" w:rsidP="006B3B70">
      <w:pPr>
        <w:spacing w:line="480" w:lineRule="auto"/>
        <w:ind w:firstLine="360"/>
        <w:rPr>
          <w:sz w:val="24"/>
          <w:szCs w:val="24"/>
        </w:rPr>
      </w:pPr>
      <w:r w:rsidRPr="006B3B70">
        <w:rPr>
          <w:sz w:val="24"/>
          <w:szCs w:val="24"/>
        </w:rPr>
        <w:lastRenderedPageBreak/>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prairies of the 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53"/>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53"/>
      <w:r w:rsidR="000553D2">
        <w:rPr>
          <w:rStyle w:val="CommentReference"/>
        </w:rPr>
        <w:commentReference w:id="53"/>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A3C6016" w14:textId="061E01BB" w:rsidR="0096231C" w:rsidRPr="0080670F"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19004D">
        <w:rPr>
          <w:sz w:val="24"/>
          <w:szCs w:val="24"/>
        </w:rPr>
        <w:t>However, when</w:t>
      </w:r>
      <w:r w:rsidR="005C7B79">
        <w:rPr>
          <w:sz w:val="24"/>
          <w:szCs w:val="24"/>
        </w:rPr>
        <w:t xml:space="preserve"> snow melt</w:t>
      </w:r>
      <w:r w:rsidR="0019004D">
        <w:rPr>
          <w:sz w:val="24"/>
          <w:szCs w:val="24"/>
        </w:rPr>
        <w:t>s soil temperature should increase quickly promoting plant growth. In addition, s</w:t>
      </w:r>
      <w:r w:rsidR="005C7B79">
        <w:rPr>
          <w:sz w:val="24"/>
          <w:szCs w:val="24"/>
        </w:rPr>
        <w:t>ubstantial amounts of moisture are released into the soil and supply plants well into the summer.</w:t>
      </w:r>
      <w:r>
        <w:rPr>
          <w:sz w:val="24"/>
          <w:szCs w:val="24"/>
        </w:rPr>
        <w:t xml:space="preserve"> </w:t>
      </w:r>
      <w:r w:rsidR="00CC45FE" w:rsidRPr="0042651D">
        <w:rPr>
          <w:sz w:val="24"/>
          <w:szCs w:val="24"/>
        </w:rPr>
        <w:t xml:space="preserve">Snowpack </w:t>
      </w:r>
      <w:r w:rsidR="005C7B79">
        <w:rPr>
          <w:sz w:val="24"/>
          <w:szCs w:val="24"/>
        </w:rPr>
        <w:t xml:space="preserve">has been found to </w:t>
      </w:r>
      <w:r w:rsidR="00CC45FE" w:rsidRPr="0042651D">
        <w:rPr>
          <w:sz w:val="24"/>
          <w:szCs w:val="24"/>
        </w:rPr>
        <w:t>alter flowering phenology in montane and tundra species</w:t>
      </w:r>
      <w:r w:rsidR="004024BD">
        <w:rPr>
          <w:sz w:val="24"/>
          <w:szCs w:val="24"/>
        </w:rPr>
        <w:t>. Inouye et al. (2002) 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Morales and Dodge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FC33F2">
        <w:rPr>
          <w:sz w:val="24"/>
          <w:szCs w:val="24"/>
        </w:rPr>
        <w:fldChar w:fldCharType="separate"/>
      </w:r>
      <w:r w:rsidR="00FC33F2">
        <w:rPr>
          <w:noProof/>
          <w:sz w:val="24"/>
          <w:szCs w:val="24"/>
        </w:rPr>
        <w:t>(Inouye, Morales and Dodge 2002)</w:t>
      </w:r>
      <w:r w:rsidR="00FC33F2">
        <w:rPr>
          <w:sz w:val="24"/>
          <w:szCs w:val="24"/>
        </w:rPr>
        <w:fldChar w:fldCharType="end"/>
      </w:r>
      <w:r w:rsidR="0080670F">
        <w:rPr>
          <w:sz w:val="24"/>
          <w:szCs w:val="24"/>
        </w:rPr>
        <w:t>.</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2015) 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FC33F2">
        <w:rPr>
          <w:sz w:val="24"/>
          <w:szCs w:val="24"/>
        </w:rPr>
        <w:fldChar w:fldCharType="separate"/>
      </w:r>
      <w:r w:rsidR="00FC33F2">
        <w:rPr>
          <w:noProof/>
          <w:sz w:val="24"/>
          <w:szCs w:val="24"/>
        </w:rPr>
        <w:t>(Bjorkman et al. 2015)</w:t>
      </w:r>
      <w:r w:rsidR="00FC33F2">
        <w:rPr>
          <w:sz w:val="24"/>
          <w:szCs w:val="24"/>
        </w:rPr>
        <w:fldChar w:fldCharType="end"/>
      </w:r>
      <w:r w:rsidR="00701E68">
        <w:rPr>
          <w:sz w:val="24"/>
          <w:szCs w:val="24"/>
        </w:rPr>
        <w:t>.</w:t>
      </w:r>
    </w:p>
    <w:p w14:paraId="6591A141" w14:textId="4120E34E" w:rsidR="0042651D" w:rsidRDefault="00701E68" w:rsidP="0042651D">
      <w:pPr>
        <w:spacing w:line="480" w:lineRule="auto"/>
        <w:ind w:firstLine="360"/>
        <w:rPr>
          <w:rFonts w:cs="Times New Roman"/>
          <w:sz w:val="24"/>
          <w:szCs w:val="24"/>
        </w:rPr>
      </w:pPr>
      <w:r>
        <w:rPr>
          <w:sz w:val="24"/>
          <w:szCs w:val="24"/>
        </w:rPr>
        <w:lastRenderedPageBreak/>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1E6E31CA" w:rsidR="004F73A2" w:rsidRPr="00283FF5" w:rsidRDefault="004F73A2" w:rsidP="00283FF5">
      <w:pPr>
        <w:spacing w:after="0" w:line="480" w:lineRule="auto"/>
        <w:ind w:firstLine="720"/>
        <w:rPr>
          <w:sz w:val="24"/>
          <w:szCs w:val="24"/>
        </w:rPr>
      </w:pPr>
      <w:r w:rsidRPr="00283FF5">
        <w:rPr>
          <w:sz w:val="24"/>
          <w:szCs w:val="24"/>
        </w:rPr>
        <w:t>We</w:t>
      </w:r>
      <w:ins w:id="54" w:author="Emma Chandler" w:date="2021-03-12T13:29:00Z">
        <w:r w:rsidR="0019004D">
          <w:rPr>
            <w:sz w:val="24"/>
            <w:szCs w:val="24"/>
          </w:rPr>
          <w:t xml:space="preserve"> </w:t>
        </w:r>
      </w:ins>
      <w:del w:id="55" w:author="Emma Chandler" w:date="2021-03-12T13:29:00Z">
        <w:r w:rsidRPr="00283FF5" w:rsidDel="0019004D">
          <w:rPr>
            <w:sz w:val="24"/>
            <w:szCs w:val="24"/>
          </w:rPr>
          <w:delText xml:space="preserve"> </w:delText>
        </w:r>
      </w:del>
      <w:r w:rsidRPr="00283FF5">
        <w:rPr>
          <w:sz w:val="24"/>
          <w:szCs w:val="24"/>
        </w:rPr>
        <w:t xml:space="preserve">used historical data collected by O.A. Stevens and </w:t>
      </w:r>
      <w:commentRangeStart w:id="56"/>
      <w:r w:rsidR="00283FF5">
        <w:rPr>
          <w:sz w:val="24"/>
          <w:szCs w:val="24"/>
        </w:rPr>
        <w:t>SET</w:t>
      </w:r>
      <w:commentRangeEnd w:id="56"/>
      <w:r w:rsidR="00CC579C">
        <w:rPr>
          <w:rStyle w:val="CommentReference"/>
        </w:rPr>
        <w:commentReference w:id="56"/>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1"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w:t>
      </w:r>
      <w:r w:rsidRPr="00283FF5">
        <w:rPr>
          <w:sz w:val="24"/>
          <w:szCs w:val="24"/>
        </w:rPr>
        <w:lastRenderedPageBreak/>
        <w:t xml:space="preserve">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0478DA65" w:rsidR="004F73A2" w:rsidRPr="00283FF5" w:rsidRDefault="004F73A2" w:rsidP="00283FF5">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57"/>
      <w:r w:rsidRPr="00283FF5">
        <w:rPr>
          <w:sz w:val="24"/>
          <w:szCs w:val="24"/>
        </w:rPr>
        <w:t>http://www.ncdc.noaa.gov/oa/ncdc.html</w:t>
      </w:r>
      <w:commentRangeEnd w:id="57"/>
      <w:r w:rsidR="00FC33F2">
        <w:rPr>
          <w:rStyle w:val="CommentReference"/>
        </w:rPr>
        <w:commentReference w:id="57"/>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w:t>
      </w:r>
      <w:proofErr w:type="gramStart"/>
      <w:r w:rsidR="00F70C5E">
        <w:rPr>
          <w:sz w:val="24"/>
          <w:szCs w:val="24"/>
        </w:rPr>
        <w:t>plains</w:t>
      </w:r>
      <w:proofErr w:type="gramEnd"/>
      <w:r w:rsidR="00F70C5E">
        <w:rPr>
          <w:sz w:val="24"/>
          <w:szCs w:val="24"/>
        </w:rPr>
        <w:t xml:space="preserve">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58"/>
      <w:r w:rsidR="00351C1C">
        <w:rPr>
          <w:sz w:val="24"/>
          <w:szCs w:val="24"/>
        </w:rPr>
        <w:t xml:space="preserve">Eight </w:t>
      </w:r>
      <w:commentRangeEnd w:id="58"/>
      <w:r w:rsidR="00351C1C">
        <w:rPr>
          <w:sz w:val="24"/>
          <w:szCs w:val="24"/>
        </w:rPr>
        <w:t>records</w:t>
      </w:r>
      <w:r w:rsidR="00351C1C" w:rsidRPr="00283FF5">
        <w:rPr>
          <w:sz w:val="24"/>
          <w:szCs w:val="24"/>
        </w:rPr>
        <w:t xml:space="preserve"> </w:t>
      </w:r>
      <w:r w:rsidR="0019004D">
        <w:rPr>
          <w:rStyle w:val="CommentReference"/>
        </w:rPr>
        <w:commentReference w:id="58"/>
      </w:r>
      <w:r w:rsidRPr="00283FF5">
        <w:rPr>
          <w:sz w:val="24"/>
          <w:szCs w:val="24"/>
        </w:rPr>
        <w:t xml:space="preserve">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59"/>
      <w:r w:rsidR="004F73A2" w:rsidRPr="00283FF5">
        <w:rPr>
          <w:sz w:val="24"/>
          <w:szCs w:val="24"/>
        </w:rPr>
        <w:t xml:space="preserve">the </w:t>
      </w:r>
      <w:proofErr w:type="spellStart"/>
      <w:r w:rsidR="004F73A2" w:rsidRPr="00283FF5">
        <w:rPr>
          <w:i/>
          <w:iCs/>
          <w:sz w:val="24"/>
          <w:szCs w:val="24"/>
        </w:rPr>
        <w:t>lavaan</w:t>
      </w:r>
      <w:proofErr w:type="spellEnd"/>
      <w:r w:rsidR="004F73A2" w:rsidRPr="00283FF5">
        <w:rPr>
          <w:sz w:val="24"/>
          <w:szCs w:val="24"/>
        </w:rPr>
        <w:t xml:space="preserve"> package </w:t>
      </w:r>
      <w:commentRangeEnd w:id="59"/>
      <w:r w:rsidR="00895FF2" w:rsidRPr="00283FF5">
        <w:rPr>
          <w:rStyle w:val="CommentReference"/>
          <w:sz w:val="24"/>
          <w:szCs w:val="24"/>
        </w:rPr>
        <w:commentReference w:id="59"/>
      </w:r>
      <w:commentRangeStart w:id="61"/>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61"/>
      <w:r w:rsidR="00502FF4">
        <w:rPr>
          <w:rStyle w:val="CommentReference"/>
        </w:rPr>
        <w:commentReference w:id="61"/>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62"/>
      <w:r w:rsidR="002B392A">
        <w:rPr>
          <w:sz w:val="24"/>
          <w:szCs w:val="24"/>
        </w:rPr>
        <w:t>Fig. 1</w:t>
      </w:r>
      <w:commentRangeEnd w:id="62"/>
      <w:r w:rsidR="004D42B2">
        <w:rPr>
          <w:rStyle w:val="CommentReference"/>
        </w:rPr>
        <w:commentReference w:id="62"/>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63"/>
      <w:r w:rsidR="004F73A2" w:rsidRPr="00283FF5">
        <w:rPr>
          <w:sz w:val="24"/>
          <w:szCs w:val="24"/>
        </w:rPr>
        <w:t xml:space="preserve">likelihood (FIML) </w:t>
      </w:r>
      <w:commentRangeEnd w:id="63"/>
      <w:r w:rsidR="00895FF2" w:rsidRPr="00283FF5">
        <w:rPr>
          <w:rStyle w:val="CommentReference"/>
          <w:sz w:val="24"/>
          <w:szCs w:val="24"/>
        </w:rPr>
        <w:commentReference w:id="63"/>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2D688286"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65"/>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proofErr w:type="spellStart"/>
      <w:r w:rsidR="00207D2B" w:rsidRPr="002D6834">
        <w:rPr>
          <w:i/>
          <w:iCs/>
          <w:sz w:val="24"/>
          <w:szCs w:val="24"/>
        </w:rPr>
        <w:t>lavaan</w:t>
      </w:r>
      <w:proofErr w:type="spellEnd"/>
      <w:r w:rsidR="00207D2B" w:rsidRPr="002D6834">
        <w:rPr>
          <w:i/>
          <w:iCs/>
          <w:sz w:val="24"/>
          <w:szCs w:val="24"/>
        </w:rPr>
        <w:t>)</w:t>
      </w:r>
      <w:r w:rsidR="00786AB8" w:rsidRPr="002D6834">
        <w:rPr>
          <w:sz w:val="24"/>
          <w:szCs w:val="24"/>
        </w:rPr>
        <w:t>,</w:t>
      </w:r>
      <w:r w:rsidR="006A2E49" w:rsidRPr="002D6834">
        <w:rPr>
          <w:sz w:val="24"/>
          <w:szCs w:val="24"/>
        </w:rPr>
        <w:t xml:space="preserve"> the </w:t>
      </w:r>
      <w:commentRangeEnd w:id="65"/>
      <w:r w:rsidR="00207D2B" w:rsidRPr="002D6834">
        <w:rPr>
          <w:rStyle w:val="CommentReference"/>
        </w:rPr>
        <w:commentReference w:id="65"/>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5592211"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502FF4">
        <w:rPr>
          <w:sz w:val="24"/>
          <w:szCs w:val="24"/>
          <w:highlight w:val="yellow"/>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w:t>
      </w:r>
      <w:proofErr w:type="gramStart"/>
      <w:r w:rsidR="00494B94" w:rsidRPr="00E87C27">
        <w:rPr>
          <w:sz w:val="24"/>
          <w:szCs w:val="24"/>
        </w:rPr>
        <w:t>a majority of</w:t>
      </w:r>
      <w:proofErr w:type="gramEnd"/>
      <w:r w:rsidR="00494B94" w:rsidRPr="00E87C27">
        <w:rPr>
          <w:sz w:val="24"/>
          <w:szCs w:val="24"/>
        </w:rPr>
        <w:t xml:space="preserve"> species</w:t>
      </w:r>
      <w:r w:rsidR="00A05B6D" w:rsidRPr="00E87C27">
        <w:rPr>
          <w:sz w:val="24"/>
          <w:szCs w:val="24"/>
        </w:rPr>
        <w:t xml:space="preserve">. </w:t>
      </w:r>
      <w:r w:rsidR="00494B94" w:rsidRPr="00E87C27">
        <w:rPr>
          <w:sz w:val="24"/>
          <w:szCs w:val="24"/>
        </w:rPr>
        <w:t xml:space="preserve">All twelve of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w:t>
      </w:r>
      <w:r w:rsidR="00A00388" w:rsidRPr="00E87C27">
        <w:rPr>
          <w:sz w:val="24"/>
          <w:szCs w:val="24"/>
        </w:rPr>
        <w:lastRenderedPageBreak/>
        <w:t xml:space="preserve">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 xml:space="preserve">Rosa </w:t>
      </w:r>
      <w:proofErr w:type="spellStart"/>
      <w:r w:rsidR="003259F6">
        <w:rPr>
          <w:i/>
          <w:sz w:val="24"/>
          <w:szCs w:val="24"/>
        </w:rPr>
        <w:t>arkansana</w:t>
      </w:r>
      <w:proofErr w:type="spellEnd"/>
      <w:r w:rsidR="003259F6">
        <w:rPr>
          <w:iCs/>
          <w:sz w:val="24"/>
          <w:szCs w:val="24"/>
        </w:rPr>
        <w:t xml:space="preserve">, and </w:t>
      </w:r>
      <w:r w:rsidR="003259F6">
        <w:rPr>
          <w:i/>
          <w:sz w:val="24"/>
          <w:szCs w:val="24"/>
        </w:rPr>
        <w:t xml:space="preserve">Cypripedium </w:t>
      </w:r>
      <w:proofErr w:type="spellStart"/>
      <w:r w:rsidR="003259F6">
        <w:rPr>
          <w:i/>
          <w:sz w:val="24"/>
          <w:szCs w:val="24"/>
        </w:rPr>
        <w:t>candidum</w:t>
      </w:r>
      <w:proofErr w:type="spellEnd"/>
      <w:r w:rsidR="00A00388" w:rsidRPr="00E87C27">
        <w:rPr>
          <w:sz w:val="24"/>
          <w:szCs w:val="24"/>
        </w:rPr>
        <w:t xml:space="preserve">).  </w:t>
      </w:r>
    </w:p>
    <w:p w14:paraId="6C428572" w14:textId="4C7B6551"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relative 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coefficient was </w:t>
      </w:r>
      <w:r w:rsidRPr="00E87C27">
        <w:rPr>
          <w:sz w:val="24"/>
          <w:szCs w:val="24"/>
        </w:rPr>
        <w:t>positive.</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1070C02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as was reported by Inouye (2002) for montane species in Colorado</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et al.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3368E8">
        <w:rPr>
          <w:sz w:val="24"/>
          <w:szCs w:val="24"/>
        </w:rPr>
        <w:fldChar w:fldCharType="separate"/>
      </w:r>
      <w:r w:rsidR="003368E8">
        <w:rPr>
          <w:noProof/>
          <w:sz w:val="24"/>
          <w:szCs w:val="24"/>
        </w:rPr>
        <w:t>(Inouye et al. 2002)</w:t>
      </w:r>
      <w:r w:rsidR="003368E8">
        <w:rPr>
          <w:sz w:val="24"/>
          <w:szCs w:val="24"/>
        </w:rPr>
        <w:fldChar w:fldCharType="end"/>
      </w:r>
      <w:r w:rsidR="00A80145" w:rsidRPr="0092017A">
        <w:rPr>
          <w:sz w:val="24"/>
          <w:szCs w:val="24"/>
        </w:rPr>
        <w:t>.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 xml:space="preserve">when the winter snow melts </w:t>
      </w:r>
      <w:proofErr w:type="gramStart"/>
      <w:r w:rsidR="0093204B" w:rsidRPr="0092017A">
        <w:rPr>
          <w:sz w:val="24"/>
          <w:szCs w:val="24"/>
        </w:rPr>
        <w:t>is</w:t>
      </w:r>
      <w:proofErr w:type="gramEnd"/>
      <w:r w:rsidR="0093204B" w:rsidRPr="0092017A">
        <w:rPr>
          <w:sz w:val="24"/>
          <w:szCs w:val="24"/>
        </w:rPr>
        <w:t xml:space="preserve">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w:t>
      </w:r>
      <w:r w:rsidR="001867FA">
        <w:rPr>
          <w:sz w:val="24"/>
          <w:szCs w:val="24"/>
        </w:rPr>
        <w:lastRenderedPageBreak/>
        <w:t xml:space="preserve">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0BA35A03"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in tallgrass prairies while date of first bare ground is less important for flowering phenology relative to alpine settings because of short, intense growing season in alpine communities. In a short growing season, there is a higher premium for every day of growth. </w:t>
      </w:r>
    </w:p>
    <w:p w14:paraId="4A152CD8" w14:textId="14C0EC5A"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 important in determining the flowerin</w:t>
      </w:r>
      <w:r w:rsidR="00532E12">
        <w:rPr>
          <w:sz w:val="24"/>
          <w:szCs w:val="24"/>
        </w:rPr>
        <w:t>g</w:t>
      </w:r>
      <w:r w:rsidR="0092017A">
        <w:rPr>
          <w:sz w:val="24"/>
          <w:szCs w:val="24"/>
        </w:rPr>
        <w:t xml:space="preserve"> </w:t>
      </w:r>
      <w:r w:rsidR="0092017A">
        <w:rPr>
          <w:sz w:val="24"/>
          <w:szCs w:val="24"/>
        </w:rPr>
        <w:lastRenderedPageBreak/>
        <w:t>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soil moistur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These three species may have to compensat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lastRenderedPageBreak/>
        <w:t>Acknowledgements</w:t>
      </w:r>
    </w:p>
    <w:p w14:paraId="10151ED0" w14:textId="5D007609" w:rsidR="0099352F" w:rsidRDefault="002C5935" w:rsidP="00B825EC">
      <w:pPr>
        <w:spacing w:line="480" w:lineRule="auto"/>
        <w:rPr>
          <w:ins w:id="66" w:author="Emma Chandler" w:date="2021-03-12T14:36:00Z"/>
          <w:sz w:val="24"/>
          <w:szCs w:val="24"/>
        </w:rPr>
      </w:pPr>
      <w:ins w:id="67" w:author="Emma Chandler" w:date="2021-03-17T14:09:00Z">
        <w:r>
          <w:rPr>
            <w:sz w:val="24"/>
            <w:szCs w:val="24"/>
          </w:rPr>
          <w:t xml:space="preserve">We are </w:t>
        </w:r>
      </w:ins>
      <w:ins w:id="68" w:author="Emma Chandler" w:date="2021-03-17T14:10:00Z">
        <w:r>
          <w:rPr>
            <w:sz w:val="24"/>
            <w:szCs w:val="24"/>
          </w:rPr>
          <w:t xml:space="preserve">grateful to Althea Archer for </w:t>
        </w:r>
      </w:ins>
      <w:ins w:id="69" w:author="Emma Chandler" w:date="2021-03-17T14:11:00Z">
        <w:r>
          <w:rPr>
            <w:sz w:val="24"/>
            <w:szCs w:val="24"/>
          </w:rPr>
          <w:t xml:space="preserve">her </w:t>
        </w:r>
      </w:ins>
      <w:ins w:id="70" w:author="Emma Chandler" w:date="2021-03-17T14:10:00Z">
        <w:r>
          <w:rPr>
            <w:sz w:val="24"/>
            <w:szCs w:val="24"/>
          </w:rPr>
          <w:t>help with R and setting up Git</w:t>
        </w:r>
      </w:ins>
      <w:ins w:id="71" w:author="Emma Chandler" w:date="2021-03-17T14:11:00Z">
        <w:r>
          <w:rPr>
            <w:sz w:val="24"/>
            <w:szCs w:val="24"/>
          </w:rPr>
          <w:t>H</w:t>
        </w:r>
      </w:ins>
      <w:ins w:id="72" w:author="Emma Chandler" w:date="2021-03-17T14:10:00Z">
        <w:r>
          <w:rPr>
            <w:sz w:val="24"/>
            <w:szCs w:val="24"/>
          </w:rPr>
          <w:t>ub collaboration</w:t>
        </w:r>
      </w:ins>
      <w:ins w:id="73" w:author="Emma Chandler" w:date="2021-03-17T14:11:00Z">
        <w:r>
          <w:rPr>
            <w:sz w:val="24"/>
            <w:szCs w:val="24"/>
          </w:rPr>
          <w:t xml:space="preserve"> and to </w:t>
        </w:r>
      </w:ins>
      <w:ins w:id="74" w:author="Emma Chandler" w:date="2021-03-12T14:36:00Z">
        <w:r w:rsidR="008251B1">
          <w:rPr>
            <w:sz w:val="24"/>
            <w:szCs w:val="24"/>
          </w:rPr>
          <w:t xml:space="preserve">Ned </w:t>
        </w:r>
        <w:proofErr w:type="spellStart"/>
        <w:r w:rsidR="008251B1">
          <w:rPr>
            <w:sz w:val="24"/>
            <w:szCs w:val="24"/>
          </w:rPr>
          <w:t>Dochterman</w:t>
        </w:r>
      </w:ins>
      <w:proofErr w:type="spellEnd"/>
      <w:ins w:id="75" w:author="Emma Chandler" w:date="2021-03-17T14:11:00Z">
        <w:r>
          <w:rPr>
            <w:sz w:val="24"/>
            <w:szCs w:val="24"/>
          </w:rPr>
          <w:t xml:space="preserve"> for advice on structural equation modeling.</w:t>
        </w:r>
      </w:ins>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5C7AFC72" w14:textId="77777777" w:rsidR="002D6834" w:rsidRPr="002D6834" w:rsidRDefault="000553D2" w:rsidP="002D683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2D6834" w:rsidRPr="002D6834">
        <w:t xml:space="preserve">Bjorkman, A. D., S. C. Elmendorf, A. L. Beamish, M. Vellend &amp; G. H. R. Henry (2015) Contrasting effects of warming and increased snowfall on Arctic tundra plant phenology over the past two decades. </w:t>
      </w:r>
      <w:r w:rsidR="002D6834" w:rsidRPr="002D6834">
        <w:rPr>
          <w:i/>
        </w:rPr>
        <w:t>Global Change Biology,</w:t>
      </w:r>
      <w:r w:rsidR="002D6834" w:rsidRPr="002D6834">
        <w:t xml:space="preserve"> 21</w:t>
      </w:r>
      <w:r w:rsidR="002D6834" w:rsidRPr="002D6834">
        <w:rPr>
          <w:b/>
        </w:rPr>
        <w:t>,</w:t>
      </w:r>
      <w:r w:rsidR="002D6834" w:rsidRPr="002D6834">
        <w:t xml:space="preserve"> 4651-4661.</w:t>
      </w:r>
    </w:p>
    <w:p w14:paraId="5A5A6BF1" w14:textId="77777777" w:rsidR="002D6834" w:rsidRPr="002D6834" w:rsidRDefault="002D6834" w:rsidP="002D6834">
      <w:pPr>
        <w:pStyle w:val="EndNoteBibliography"/>
        <w:spacing w:after="0"/>
        <w:ind w:left="720" w:hanging="720"/>
      </w:pPr>
      <w:r w:rsidRPr="002D6834">
        <w:t xml:space="preserve">Cleland, E. E., I. Chuine, A. Menzel, H. A. Mooney &amp; M. D. Schwartz (2007) Shifting plant phenology in response to global change. </w:t>
      </w:r>
      <w:r w:rsidRPr="002D6834">
        <w:rPr>
          <w:i/>
        </w:rPr>
        <w:t>Trends in Ecology &amp; Evolution,</w:t>
      </w:r>
      <w:r w:rsidRPr="002D6834">
        <w:t xml:space="preserve"> 22</w:t>
      </w:r>
      <w:r w:rsidRPr="002D6834">
        <w:rPr>
          <w:b/>
        </w:rPr>
        <w:t>,</w:t>
      </w:r>
      <w:r w:rsidRPr="002D6834">
        <w:t xml:space="preserve"> 357-365.</w:t>
      </w:r>
    </w:p>
    <w:p w14:paraId="4AEFACC0" w14:textId="77777777" w:rsidR="002D6834" w:rsidRPr="002D6834" w:rsidRDefault="002D6834" w:rsidP="002D6834">
      <w:pPr>
        <w:pStyle w:val="EndNoteBibliography"/>
        <w:spacing w:after="0"/>
        <w:ind w:left="720" w:hanging="720"/>
      </w:pPr>
      <w:r w:rsidRPr="002D6834">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2D6834">
        <w:rPr>
          <w:i/>
        </w:rPr>
        <w:t>Ecosystems,</w:t>
      </w:r>
      <w:r w:rsidRPr="002D6834">
        <w:t xml:space="preserve"> 15</w:t>
      </w:r>
      <w:r w:rsidRPr="002D6834">
        <w:rPr>
          <w:b/>
        </w:rPr>
        <w:t>,</w:t>
      </w:r>
      <w:r w:rsidRPr="002D6834">
        <w:t xml:space="preserve"> 1283-1294.</w:t>
      </w:r>
    </w:p>
    <w:p w14:paraId="44F1CB6A" w14:textId="77777777" w:rsidR="002D6834" w:rsidRPr="002D6834" w:rsidRDefault="002D6834" w:rsidP="002D6834">
      <w:pPr>
        <w:pStyle w:val="EndNoteBibliography"/>
        <w:spacing w:after="0"/>
        <w:ind w:left="720" w:hanging="720"/>
      </w:pPr>
      <w:r w:rsidRPr="002D6834">
        <w:t xml:space="preserve">Dunnell, K. L. &amp; S. E. Travers (2011) Shifts in the flowering phenology of the northern Great Plains: Patterns over 100 years. </w:t>
      </w:r>
      <w:r w:rsidRPr="002D6834">
        <w:rPr>
          <w:i/>
        </w:rPr>
        <w:t>American journal of botany,</w:t>
      </w:r>
      <w:r w:rsidRPr="002D6834">
        <w:t xml:space="preserve"> 98</w:t>
      </w:r>
      <w:r w:rsidRPr="002D6834">
        <w:rPr>
          <w:b/>
        </w:rPr>
        <w:t>,</w:t>
      </w:r>
      <w:r w:rsidRPr="002D6834">
        <w:t xml:space="preserve"> 935-945.</w:t>
      </w:r>
    </w:p>
    <w:p w14:paraId="2A877213" w14:textId="77777777" w:rsidR="002D6834" w:rsidRPr="002D6834" w:rsidRDefault="002D6834" w:rsidP="002D6834">
      <w:pPr>
        <w:pStyle w:val="EndNoteBibliography"/>
        <w:spacing w:after="0"/>
        <w:ind w:left="720" w:hanging="720"/>
      </w:pPr>
      <w:r w:rsidRPr="002D6834">
        <w:t xml:space="preserve">Grace, J. B. 2006. </w:t>
      </w:r>
      <w:r w:rsidRPr="002D6834">
        <w:rPr>
          <w:i/>
        </w:rPr>
        <w:t>Structural Equation Modeling and Natural Systems</w:t>
      </w:r>
      <w:r w:rsidRPr="002D6834">
        <w:t>.</w:t>
      </w:r>
      <w:r w:rsidRPr="002D6834">
        <w:rPr>
          <w:i/>
        </w:rPr>
        <w:t xml:space="preserve"> </w:t>
      </w:r>
      <w:r w:rsidRPr="002D6834">
        <w:t>Cambridge, U.K.: Cambridge University Press.</w:t>
      </w:r>
    </w:p>
    <w:p w14:paraId="306D8BA5" w14:textId="77777777" w:rsidR="002D6834" w:rsidRPr="002D6834" w:rsidRDefault="002D6834" w:rsidP="002D6834">
      <w:pPr>
        <w:pStyle w:val="EndNoteBibliography"/>
        <w:spacing w:after="0"/>
        <w:ind w:left="720" w:hanging="720"/>
      </w:pPr>
      <w:r w:rsidRPr="002D6834">
        <w:t xml:space="preserve">Inouye, D. W., M. A. Morales &amp; G. J. Dodge (2002) Variation in timing and abundance of flowering by Delphinium barbeyi Huth (Ranunculaceae): the roles of snowpack, frost, and La Nina, in the context of climate change. </w:t>
      </w:r>
      <w:r w:rsidRPr="002D6834">
        <w:rPr>
          <w:i/>
        </w:rPr>
        <w:t>Oecologia,</w:t>
      </w:r>
      <w:r w:rsidRPr="002D6834">
        <w:t xml:space="preserve"> 130</w:t>
      </w:r>
      <w:r w:rsidRPr="002D6834">
        <w:rPr>
          <w:b/>
        </w:rPr>
        <w:t>,</w:t>
      </w:r>
      <w:r w:rsidRPr="002D6834">
        <w:t xml:space="preserve"> 543-550.</w:t>
      </w:r>
    </w:p>
    <w:p w14:paraId="20CE64E6" w14:textId="77777777" w:rsidR="002D6834" w:rsidRPr="002D6834" w:rsidRDefault="002D6834" w:rsidP="002D6834">
      <w:pPr>
        <w:pStyle w:val="EndNoteBibliography"/>
        <w:spacing w:after="0"/>
        <w:ind w:left="720" w:hanging="720"/>
      </w:pPr>
      <w:r w:rsidRPr="002D6834">
        <w:t xml:space="preserve">Kharouba, H. M., J. Ehrlen, A. Gelman, K. Bolmgren, J. M. Allen, S. E. Travers &amp; E. M. Wolkovich (2018) Global shifts in the phenological synchrony of species interactions over recent decades. </w:t>
      </w:r>
      <w:r w:rsidRPr="002D6834">
        <w:rPr>
          <w:i/>
        </w:rPr>
        <w:t>Proceedings of the National Academy of Sciences of the United States of America,</w:t>
      </w:r>
      <w:r w:rsidRPr="002D6834">
        <w:t xml:space="preserve"> 115</w:t>
      </w:r>
      <w:r w:rsidRPr="002D6834">
        <w:rPr>
          <w:b/>
        </w:rPr>
        <w:t>,</w:t>
      </w:r>
      <w:r w:rsidRPr="002D6834">
        <w:t xml:space="preserve"> 5211-5216.</w:t>
      </w:r>
    </w:p>
    <w:p w14:paraId="5A70518C" w14:textId="77777777" w:rsidR="002D6834" w:rsidRPr="002D6834" w:rsidRDefault="002D6834" w:rsidP="002D6834">
      <w:pPr>
        <w:pStyle w:val="EndNoteBibliography"/>
        <w:spacing w:after="0"/>
        <w:ind w:left="720" w:hanging="720"/>
      </w:pPr>
      <w:r w:rsidRPr="002D6834">
        <w:t xml:space="preserve">Kharouba, H. M. &amp; E. M. Wolkovich (2020) Disconnects between ecological theory and data in phenological mismatch research. </w:t>
      </w:r>
      <w:r w:rsidRPr="002D6834">
        <w:rPr>
          <w:i/>
        </w:rPr>
        <w:t>Nature Climate Change,</w:t>
      </w:r>
      <w:r w:rsidRPr="002D6834">
        <w:t xml:space="preserve"> 10</w:t>
      </w:r>
      <w:r w:rsidRPr="002D6834">
        <w:rPr>
          <w:b/>
        </w:rPr>
        <w:t>,</w:t>
      </w:r>
      <w:r w:rsidRPr="002D6834">
        <w:t xml:space="preserve"> 406-415.</w:t>
      </w:r>
    </w:p>
    <w:p w14:paraId="5C9AD705" w14:textId="77777777" w:rsidR="002D6834" w:rsidRPr="002D6834" w:rsidRDefault="002D6834" w:rsidP="002D6834">
      <w:pPr>
        <w:pStyle w:val="EndNoteBibliography"/>
        <w:spacing w:after="0"/>
        <w:ind w:left="720" w:hanging="720"/>
      </w:pPr>
      <w:r w:rsidRPr="002D6834">
        <w:t xml:space="preserve">McMaster, G. S. &amp; W. W. Wilhelm (1997) Growing degree-days: one equation, two interpretations. </w:t>
      </w:r>
      <w:r w:rsidRPr="002D6834">
        <w:rPr>
          <w:i/>
        </w:rPr>
        <w:t>Agricultural and forest meteorology,</w:t>
      </w:r>
      <w:r w:rsidRPr="002D6834">
        <w:t xml:space="preserve"> 87</w:t>
      </w:r>
      <w:r w:rsidRPr="002D6834">
        <w:rPr>
          <w:b/>
        </w:rPr>
        <w:t>,</w:t>
      </w:r>
      <w:r w:rsidRPr="002D6834">
        <w:t xml:space="preserve"> 291-300.</w:t>
      </w:r>
    </w:p>
    <w:p w14:paraId="6A33969A" w14:textId="77777777" w:rsidR="002D6834" w:rsidRPr="002D6834" w:rsidRDefault="002D6834" w:rsidP="002D6834">
      <w:pPr>
        <w:pStyle w:val="EndNoteBibliography"/>
        <w:spacing w:after="0"/>
        <w:ind w:left="720" w:hanging="720"/>
      </w:pPr>
      <w:r w:rsidRPr="002D6834">
        <w:t xml:space="preserve">Miller-Rushing, A. J. &amp; R. B. Primack (2008) Global warming and flowering times in Thoreau's concord: A community perspective. </w:t>
      </w:r>
      <w:r w:rsidRPr="002D6834">
        <w:rPr>
          <w:i/>
        </w:rPr>
        <w:t>Ecology,</w:t>
      </w:r>
      <w:r w:rsidRPr="002D6834">
        <w:t xml:space="preserve"> 89</w:t>
      </w:r>
      <w:r w:rsidRPr="002D6834">
        <w:rPr>
          <w:b/>
        </w:rPr>
        <w:t>,</w:t>
      </w:r>
      <w:r w:rsidRPr="002D6834">
        <w:t xml:space="preserve"> 332-341.</w:t>
      </w:r>
    </w:p>
    <w:p w14:paraId="1909B6B7" w14:textId="77777777" w:rsidR="002D6834" w:rsidRPr="002D6834" w:rsidRDefault="002D6834" w:rsidP="002D6834">
      <w:pPr>
        <w:pStyle w:val="EndNoteBibliography"/>
        <w:spacing w:after="0"/>
        <w:ind w:left="720" w:hanging="720"/>
      </w:pPr>
      <w:r w:rsidRPr="002D6834">
        <w:t>Pachauri, R. K. &amp; L. A. Meyer. 2014. Climate Change 2014: Synthesis Report. Contribution of Working Groups I, II, and III to the Fifth Assessment Report of the Intergovernmental Panel on Climate Change., 151. Geneva, Switzerland: IPCC.</w:t>
      </w:r>
    </w:p>
    <w:p w14:paraId="0F2845F8" w14:textId="77777777" w:rsidR="002D6834" w:rsidRPr="002D6834" w:rsidRDefault="002D6834" w:rsidP="002D6834">
      <w:pPr>
        <w:pStyle w:val="EndNoteBibliography"/>
        <w:spacing w:after="0"/>
        <w:ind w:left="720" w:hanging="720"/>
      </w:pPr>
      <w:r w:rsidRPr="002D6834">
        <w:t xml:space="preserve">Parmesan, C. (2006) Ecological and evolutionary responses to recent climate change. </w:t>
      </w:r>
      <w:r w:rsidRPr="002D6834">
        <w:rPr>
          <w:i/>
        </w:rPr>
        <w:t>Annual Review of Ecology Evolution and Systematics,</w:t>
      </w:r>
      <w:r w:rsidRPr="002D6834">
        <w:t xml:space="preserve"> 37</w:t>
      </w:r>
      <w:r w:rsidRPr="002D6834">
        <w:rPr>
          <w:b/>
        </w:rPr>
        <w:t>,</w:t>
      </w:r>
      <w:r w:rsidRPr="002D6834">
        <w:t xml:space="preserve"> 637-669.</w:t>
      </w:r>
    </w:p>
    <w:p w14:paraId="2613D171" w14:textId="77777777" w:rsidR="002D6834" w:rsidRPr="002D6834" w:rsidRDefault="002D6834" w:rsidP="002D6834">
      <w:pPr>
        <w:pStyle w:val="EndNoteBibliography"/>
        <w:spacing w:after="0"/>
        <w:ind w:left="720" w:hanging="720"/>
      </w:pPr>
      <w:r w:rsidRPr="002D6834">
        <w:t xml:space="preserve">Rathcke, B. &amp; E. P. Lacey (1985) PHENOLOGICAL PATTERNS OF TERRESTRIAL PLANTS. </w:t>
      </w:r>
      <w:r w:rsidRPr="002D6834">
        <w:rPr>
          <w:i/>
        </w:rPr>
        <w:t>Annual Review of Ecology and Systematics,</w:t>
      </w:r>
      <w:r w:rsidRPr="002D6834">
        <w:t xml:space="preserve"> 16</w:t>
      </w:r>
      <w:r w:rsidRPr="002D6834">
        <w:rPr>
          <w:b/>
        </w:rPr>
        <w:t>,</w:t>
      </w:r>
      <w:r w:rsidRPr="002D6834">
        <w:t xml:space="preserve"> 179-214.</w:t>
      </w:r>
    </w:p>
    <w:p w14:paraId="6D3B9767" w14:textId="77777777" w:rsidR="002D6834" w:rsidRPr="002D6834" w:rsidRDefault="002D6834" w:rsidP="002D6834">
      <w:pPr>
        <w:pStyle w:val="EndNoteBibliography"/>
        <w:spacing w:after="0"/>
        <w:ind w:left="720" w:hanging="720"/>
      </w:pPr>
      <w:r w:rsidRPr="002D6834">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2D6834">
        <w:rPr>
          <w:i/>
        </w:rPr>
        <w:t>Ecology and evolution,</w:t>
      </w:r>
      <w:r w:rsidRPr="002D6834">
        <w:t xml:space="preserve"> 9</w:t>
      </w:r>
      <w:r w:rsidRPr="002D6834">
        <w:rPr>
          <w:b/>
        </w:rPr>
        <w:t>,</w:t>
      </w:r>
      <w:r w:rsidRPr="002D6834">
        <w:t xml:space="preserve"> 3637-3650.</w:t>
      </w:r>
    </w:p>
    <w:p w14:paraId="04A6CA0D" w14:textId="77777777" w:rsidR="002D6834" w:rsidRPr="002D6834" w:rsidRDefault="002D6834" w:rsidP="002D6834">
      <w:pPr>
        <w:pStyle w:val="EndNoteBibliography"/>
        <w:spacing w:after="0"/>
        <w:ind w:left="720" w:hanging="720"/>
      </w:pPr>
      <w:r w:rsidRPr="002D6834">
        <w:t xml:space="preserve">Rosseel, Y. 2012. </w:t>
      </w:r>
      <w:r w:rsidRPr="002D6834">
        <w:rPr>
          <w:i/>
        </w:rPr>
        <w:t>lavaan</w:t>
      </w:r>
      <w:r w:rsidRPr="002D6834">
        <w:t>: An R Package for Structural Equation Modeling. 1-36. Journal of Statistical Software.</w:t>
      </w:r>
    </w:p>
    <w:p w14:paraId="1E7D030B" w14:textId="77777777" w:rsidR="002D6834" w:rsidRPr="002D6834" w:rsidRDefault="002D6834" w:rsidP="002D6834">
      <w:pPr>
        <w:pStyle w:val="EndNoteBibliography"/>
        <w:spacing w:after="0"/>
        <w:ind w:left="720" w:hanging="720"/>
      </w:pPr>
      <w:r w:rsidRPr="002D6834">
        <w:t xml:space="preserve">Schemske, D. W. (1977) Flowering Phenology and Seed Set in Claytonia virginica (Portulacaceae). </w:t>
      </w:r>
      <w:r w:rsidRPr="002D6834">
        <w:rPr>
          <w:i/>
        </w:rPr>
        <w:t>Bulletin of the Torrey Botanical Club,</w:t>
      </w:r>
      <w:r w:rsidRPr="002D6834">
        <w:t xml:space="preserve"> 104</w:t>
      </w:r>
      <w:r w:rsidRPr="002D6834">
        <w:rPr>
          <w:b/>
        </w:rPr>
        <w:t>,</w:t>
      </w:r>
      <w:r w:rsidRPr="002D6834">
        <w:t xml:space="preserve"> 254-263.</w:t>
      </w:r>
    </w:p>
    <w:p w14:paraId="4ABA30D3" w14:textId="77777777" w:rsidR="002D6834" w:rsidRPr="002D6834" w:rsidRDefault="002D6834" w:rsidP="002D6834">
      <w:pPr>
        <w:pStyle w:val="EndNoteBibliography"/>
        <w:spacing w:after="0"/>
        <w:ind w:left="720" w:hanging="720"/>
      </w:pPr>
      <w:r w:rsidRPr="002D6834">
        <w:t xml:space="preserve">Schwartz, M. D., R. Ahas &amp; A. Aasa (2006) Onset of spring starting earlier across the Northern Hemisphere. </w:t>
      </w:r>
      <w:r w:rsidRPr="002D6834">
        <w:rPr>
          <w:i/>
        </w:rPr>
        <w:t>Global Change Biology,</w:t>
      </w:r>
      <w:r w:rsidRPr="002D6834">
        <w:t xml:space="preserve"> 12</w:t>
      </w:r>
      <w:r w:rsidRPr="002D6834">
        <w:rPr>
          <w:b/>
        </w:rPr>
        <w:t>,</w:t>
      </w:r>
      <w:r w:rsidRPr="002D6834">
        <w:t xml:space="preserve"> 343-351.</w:t>
      </w:r>
    </w:p>
    <w:p w14:paraId="501E7071" w14:textId="77777777" w:rsidR="002D6834" w:rsidRPr="002D6834" w:rsidRDefault="002D6834" w:rsidP="002D6834">
      <w:pPr>
        <w:pStyle w:val="EndNoteBibliography"/>
        <w:spacing w:after="0"/>
        <w:ind w:left="720" w:hanging="720"/>
      </w:pPr>
      <w:r w:rsidRPr="002D6834">
        <w:t xml:space="preserve">Semenchuk, P. R., M. A. K. Gillespie, S. B. Rumpf, N. Baggesen, B. Elberling &amp; E. J. Cooper (2016) High Arctic plant phenology is determined by snowmelt patterns but duration of phenological periods is fixed: an example of periodicity. </w:t>
      </w:r>
      <w:r w:rsidRPr="002D6834">
        <w:rPr>
          <w:i/>
        </w:rPr>
        <w:t>Environmental Research Letters,</w:t>
      </w:r>
      <w:r w:rsidRPr="002D6834">
        <w:t xml:space="preserve"> 11.</w:t>
      </w:r>
    </w:p>
    <w:p w14:paraId="3D48140B" w14:textId="77777777" w:rsidR="002D6834" w:rsidRPr="002D6834" w:rsidRDefault="002D6834" w:rsidP="002D6834">
      <w:pPr>
        <w:pStyle w:val="EndNoteBibliography"/>
        <w:spacing w:after="0"/>
        <w:ind w:left="720" w:hanging="720"/>
      </w:pPr>
      <w:r w:rsidRPr="002D6834">
        <w:lastRenderedPageBreak/>
        <w:t xml:space="preserve">Sherwood, J. A., D. M. Debinski, P. C. Caragea &amp; M. J. Germino (2017) Effects of experimentally reduced snowpack and passive warming on montane meadow plant phenology and floral resources. </w:t>
      </w:r>
      <w:r w:rsidRPr="002D6834">
        <w:rPr>
          <w:i/>
        </w:rPr>
        <w:t>Ecosphere,</w:t>
      </w:r>
      <w:r w:rsidRPr="002D6834">
        <w:t xml:space="preserve"> 8.</w:t>
      </w:r>
    </w:p>
    <w:p w14:paraId="5886C4D1" w14:textId="77777777" w:rsidR="002D6834" w:rsidRPr="002D6834" w:rsidRDefault="002D6834" w:rsidP="002D6834">
      <w:pPr>
        <w:pStyle w:val="EndNoteBibliography"/>
        <w:spacing w:after="0"/>
        <w:ind w:left="720" w:hanging="720"/>
      </w:pPr>
      <w:r w:rsidRPr="002D6834">
        <w:t xml:space="preserve">Visser, M. E. &amp; P. Gienapp (2019) Evolutionary and demographic consequences of phenological mismatches. </w:t>
      </w:r>
      <w:r w:rsidRPr="002D6834">
        <w:rPr>
          <w:i/>
        </w:rPr>
        <w:t>Nature Ecology &amp; Evolution,</w:t>
      </w:r>
      <w:r w:rsidRPr="002D6834">
        <w:t xml:space="preserve"> 3</w:t>
      </w:r>
      <w:r w:rsidRPr="002D6834">
        <w:rPr>
          <w:b/>
        </w:rPr>
        <w:t>,</w:t>
      </w:r>
      <w:r w:rsidRPr="002D6834">
        <w:t xml:space="preserve"> 879-885.</w:t>
      </w:r>
    </w:p>
    <w:p w14:paraId="17B0C909" w14:textId="77777777" w:rsidR="002D6834" w:rsidRPr="002D6834" w:rsidRDefault="002D6834" w:rsidP="002D6834">
      <w:pPr>
        <w:pStyle w:val="EndNoteBibliography"/>
        <w:spacing w:after="0"/>
        <w:ind w:left="720" w:hanging="720"/>
      </w:pPr>
      <w:r w:rsidRPr="002D6834">
        <w:t xml:space="preserve">Wang, X., T. Wang, H. Guo, D. Liu, Y. Zhao, T. Zhang, Q. Liu &amp; S. Piao (2018) Disentangling the mechanisms behind winter snow impact on vegetation activity in northern ecosystems. </w:t>
      </w:r>
      <w:r w:rsidRPr="002D6834">
        <w:rPr>
          <w:i/>
        </w:rPr>
        <w:t>Global Change Biology,</w:t>
      </w:r>
      <w:r w:rsidRPr="002D6834">
        <w:t xml:space="preserve"> 24</w:t>
      </w:r>
      <w:r w:rsidRPr="002D6834">
        <w:rPr>
          <w:b/>
        </w:rPr>
        <w:t>,</w:t>
      </w:r>
      <w:r w:rsidRPr="002D6834">
        <w:t xml:space="preserve"> 1651-1662.</w:t>
      </w:r>
    </w:p>
    <w:p w14:paraId="0302161F" w14:textId="77777777" w:rsidR="002D6834" w:rsidRPr="002D6834" w:rsidRDefault="002D6834" w:rsidP="002D6834">
      <w:pPr>
        <w:pStyle w:val="EndNoteBibliography"/>
        <w:ind w:left="720" w:hanging="720"/>
      </w:pPr>
      <w:r w:rsidRPr="002D6834">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2D6834">
        <w:rPr>
          <w:i/>
        </w:rPr>
        <w:t>Nature,</w:t>
      </w:r>
      <w:r w:rsidRPr="002D6834">
        <w:t xml:space="preserve"> 485</w:t>
      </w:r>
      <w:r w:rsidRPr="002D6834">
        <w:rPr>
          <w:b/>
        </w:rPr>
        <w:t>,</w:t>
      </w:r>
      <w:r w:rsidRPr="002D6834">
        <w:t xml:space="preserve"> 494-497.</w:t>
      </w:r>
    </w:p>
    <w:p w14:paraId="4F46B141" w14:textId="19E861F1"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76"/>
      <w:r w:rsidRPr="00283FF5">
        <w:rPr>
          <w:sz w:val="24"/>
          <w:szCs w:val="24"/>
        </w:rPr>
        <w:lastRenderedPageBreak/>
        <w:t>Table 1</w:t>
      </w:r>
      <w:commentRangeEnd w:id="76"/>
      <w:r w:rsidR="00A00388">
        <w:rPr>
          <w:rStyle w:val="CommentReference"/>
        </w:rPr>
        <w:commentReference w:id="76"/>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560D7E">
        <w:tc>
          <w:tcPr>
            <w:tcW w:w="1885" w:type="dxa"/>
          </w:tcPr>
          <w:p w14:paraId="141CC39F" w14:textId="77777777" w:rsidR="0071556C" w:rsidRPr="00283FF5" w:rsidRDefault="0071556C" w:rsidP="00FA755C">
            <w:pPr>
              <w:rPr>
                <w:i/>
                <w:iCs/>
                <w:sz w:val="24"/>
                <w:szCs w:val="24"/>
              </w:rPr>
            </w:pPr>
            <w:proofErr w:type="spellStart"/>
            <w:r w:rsidRPr="00283FF5">
              <w:rPr>
                <w:i/>
                <w:iCs/>
                <w:sz w:val="24"/>
                <w:szCs w:val="24"/>
              </w:rPr>
              <w:t>Oxytre</w:t>
            </w:r>
            <w:proofErr w:type="spellEnd"/>
            <w:r w:rsidRPr="00283FF5">
              <w:rPr>
                <w:i/>
                <w:iCs/>
                <w:sz w:val="24"/>
                <w:szCs w:val="24"/>
              </w:rPr>
              <w:t xml:space="preserve"> </w:t>
            </w:r>
            <w:proofErr w:type="spellStart"/>
            <w:r w:rsidRPr="00283FF5">
              <w:rPr>
                <w:i/>
                <w:iCs/>
                <w:sz w:val="24"/>
                <w:szCs w:val="24"/>
              </w:rPr>
              <w:t>lambe</w:t>
            </w:r>
            <w:proofErr w:type="spellEnd"/>
          </w:p>
        </w:tc>
        <w:tc>
          <w:tcPr>
            <w:tcW w:w="1620" w:type="dxa"/>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05376004"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 xml:space="preserve">Path diagrams with </w:t>
      </w:r>
      <w:commentRangeStart w:id="77"/>
      <w:r w:rsidR="000C39CD">
        <w:rPr>
          <w:sz w:val="24"/>
          <w:szCs w:val="24"/>
        </w:rPr>
        <w:t>direct</w:t>
      </w:r>
      <w:r w:rsidR="000C39CD" w:rsidRPr="00283FF5">
        <w:rPr>
          <w:sz w:val="24"/>
          <w:szCs w:val="24"/>
        </w:rPr>
        <w:t xml:space="preserve"> </w:t>
      </w:r>
      <w:r w:rsidRPr="00283FF5">
        <w:rPr>
          <w:sz w:val="24"/>
          <w:szCs w:val="24"/>
        </w:rPr>
        <w:t xml:space="preserve">effect </w:t>
      </w:r>
      <w:commentRangeEnd w:id="77"/>
      <w:r>
        <w:rPr>
          <w:rStyle w:val="CommentReference"/>
        </w:rPr>
        <w:commentReference w:id="77"/>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76087AD1" w14:textId="145A3B68" w:rsidR="00767C00" w:rsidRPr="00560D7E" w:rsidRDefault="00560D7E" w:rsidP="00560D7E">
      <w:pPr>
        <w:rPr>
          <w:sz w:val="24"/>
          <w:szCs w:val="24"/>
        </w:rPr>
      </w:pPr>
      <w:r>
        <w:rPr>
          <w:sz w:val="24"/>
          <w:szCs w:val="24"/>
        </w:rPr>
        <w:t>Figure 1.</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757BC4" w14:textId="6794104D" w:rsidR="00AC4581" w:rsidRDefault="00AC4581" w:rsidP="00AC4581">
      <w:pPr>
        <w:jc w:val="center"/>
        <w:rPr>
          <w:sz w:val="24"/>
          <w:szCs w:val="24"/>
        </w:rPr>
      </w:pPr>
    </w:p>
    <w:p w14:paraId="10177884" w14:textId="43F994E4" w:rsidR="00AC4581" w:rsidRDefault="00AC4581" w:rsidP="00AC4581">
      <w:pPr>
        <w:rPr>
          <w:sz w:val="24"/>
          <w:szCs w:val="24"/>
        </w:rPr>
      </w:pPr>
      <w:r>
        <w:rPr>
          <w:sz w:val="24"/>
          <w:szCs w:val="24"/>
        </w:rPr>
        <w:t xml:space="preserve">Figure </w:t>
      </w:r>
      <w:r w:rsidR="00560D7E">
        <w:rPr>
          <w:sz w:val="24"/>
          <w:szCs w:val="24"/>
        </w:rPr>
        <w:t>2</w:t>
      </w:r>
      <w:r>
        <w:rPr>
          <w:sz w:val="24"/>
          <w:szCs w:val="24"/>
        </w:rPr>
        <w:t>.</w:t>
      </w:r>
    </w:p>
    <w:p w14:paraId="4035BAAA" w14:textId="7C8AAEED" w:rsidR="00DB429F" w:rsidRDefault="00DB429F" w:rsidP="00AC4581">
      <w:pPr>
        <w:rPr>
          <w:sz w:val="24"/>
          <w:szCs w:val="24"/>
        </w:rPr>
      </w:pPr>
      <w:commentRangeStart w:id="78"/>
      <w:r>
        <w:rPr>
          <w:noProof/>
          <w:sz w:val="24"/>
          <w:szCs w:val="24"/>
        </w:rPr>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commentRangeEnd w:id="78"/>
      <w:r w:rsidR="00E04E3A">
        <w:rPr>
          <w:rStyle w:val="CommentReference"/>
        </w:rPr>
        <w:commentReference w:id="78"/>
      </w:r>
    </w:p>
    <w:p w14:paraId="6F65ACF6" w14:textId="2AA944BE" w:rsidR="00560D7E" w:rsidRDefault="00560D7E" w:rsidP="00AC4581">
      <w:pPr>
        <w:rPr>
          <w:sz w:val="24"/>
          <w:szCs w:val="24"/>
        </w:rPr>
      </w:pPr>
    </w:p>
    <w:p w14:paraId="3ABEEBBD" w14:textId="39FAB231" w:rsidR="00560D7E" w:rsidRDefault="00560D7E" w:rsidP="00AC4581">
      <w:pPr>
        <w:rPr>
          <w:sz w:val="24"/>
          <w:szCs w:val="24"/>
        </w:rPr>
      </w:pPr>
      <w:r>
        <w:rPr>
          <w:sz w:val="24"/>
          <w:szCs w:val="24"/>
        </w:rPr>
        <w:lastRenderedPageBreak/>
        <w:t>Figure 3.</w:t>
      </w:r>
    </w:p>
    <w:p w14:paraId="7AD3B7CA" w14:textId="6DF4A421" w:rsidR="00A05B6D" w:rsidRDefault="005E17E4" w:rsidP="00AC4581">
      <w:pPr>
        <w:jc w:val="center"/>
        <w:rPr>
          <w:sz w:val="24"/>
          <w:szCs w:val="24"/>
        </w:rPr>
      </w:pPr>
      <w:r>
        <w:rPr>
          <w:noProof/>
          <w:sz w:val="24"/>
          <w:szCs w:val="24"/>
        </w:rPr>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0311D98A" w14:textId="77777777" w:rsidR="00560D7E" w:rsidRDefault="00560D7E" w:rsidP="00A04784">
      <w:pPr>
        <w:spacing w:line="480" w:lineRule="auto"/>
        <w:rPr>
          <w:sz w:val="24"/>
          <w:szCs w:val="24"/>
        </w:rPr>
      </w:pPr>
    </w:p>
    <w:p w14:paraId="66955F59" w14:textId="0B77B50C" w:rsidR="00560D7E" w:rsidRDefault="00560D7E" w:rsidP="00A04784">
      <w:pPr>
        <w:spacing w:line="480" w:lineRule="auto"/>
        <w:rPr>
          <w:sz w:val="24"/>
          <w:szCs w:val="24"/>
        </w:rPr>
      </w:pPr>
    </w:p>
    <w:p w14:paraId="0A694D6D" w14:textId="04CC0DB1" w:rsidR="00560D7E" w:rsidRDefault="00560D7E" w:rsidP="00A04784">
      <w:pPr>
        <w:spacing w:line="480" w:lineRule="auto"/>
        <w:rPr>
          <w:sz w:val="24"/>
          <w:szCs w:val="24"/>
        </w:rPr>
      </w:pPr>
    </w:p>
    <w:p w14:paraId="2335F088" w14:textId="675951D8"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A4DE90C" w14:textId="59461CA8" w:rsidR="00560D7E" w:rsidRDefault="00560D7E" w:rsidP="00A04784">
      <w:pPr>
        <w:spacing w:line="480" w:lineRule="auto"/>
        <w:rPr>
          <w:sz w:val="24"/>
          <w:szCs w:val="24"/>
        </w:rPr>
      </w:pPr>
      <w:r>
        <w:rPr>
          <w:sz w:val="24"/>
          <w:szCs w:val="24"/>
        </w:rPr>
        <w:lastRenderedPageBreak/>
        <w:t>Figure 4.</w:t>
      </w:r>
    </w:p>
    <w:p w14:paraId="36DE5FB6" w14:textId="5ED32DEA" w:rsidR="00F211FD" w:rsidRDefault="00E4310D" w:rsidP="00A04784">
      <w:pPr>
        <w:spacing w:line="480" w:lineRule="auto"/>
        <w:rPr>
          <w:sz w:val="24"/>
          <w:szCs w:val="24"/>
        </w:rPr>
      </w:pPr>
      <w:r>
        <w:rPr>
          <w:noProof/>
          <w:sz w:val="24"/>
          <w:szCs w:val="24"/>
        </w:rPr>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sectPr w:rsidR="00F211F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3" w:author="Emma Chandler" w:date="2021-02-28T19:31:00Z" w:initials="EC">
    <w:p w14:paraId="54FBF532" w14:textId="126AF209" w:rsidR="004D42B2" w:rsidRDefault="004D42B2">
      <w:pPr>
        <w:pStyle w:val="CommentText"/>
      </w:pPr>
      <w:r>
        <w:rPr>
          <w:rStyle w:val="CommentReference"/>
        </w:rPr>
        <w:annotationRef/>
      </w:r>
      <w:r>
        <w:t xml:space="preserve">IPCC: citation needs more </w:t>
      </w:r>
      <w:proofErr w:type="gramStart"/>
      <w:r>
        <w:t>information</w:t>
      </w:r>
      <w:proofErr w:type="gramEnd"/>
    </w:p>
  </w:comment>
  <w:comment w:id="56"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57"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58" w:author="Emma Chandler" w:date="2021-03-12T13:33:00Z" w:initials="EC">
    <w:p w14:paraId="077A0DC9" w14:textId="09777325" w:rsidR="0019004D" w:rsidRDefault="0019004D">
      <w:pPr>
        <w:pStyle w:val="CommentText"/>
      </w:pPr>
      <w:r>
        <w:rPr>
          <w:rStyle w:val="CommentReference"/>
        </w:rPr>
        <w:annotationRef/>
      </w:r>
      <w:r>
        <w:t>Number</w:t>
      </w:r>
    </w:p>
  </w:comment>
  <w:comment w:id="59" w:author="Emma Chandler" w:date="2020-11-20T11:14:00Z" w:initials="EC">
    <w:p w14:paraId="7244D0D4" w14:textId="77777777" w:rsidR="004D42B2" w:rsidRDefault="004D42B2" w:rsidP="00895FF2">
      <w:r>
        <w:rPr>
          <w:rStyle w:val="CommentReference"/>
        </w:rPr>
        <w:annotationRef/>
      </w:r>
      <w:bookmarkStart w:id="60"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60"/>
    </w:p>
    <w:p w14:paraId="6D9223B8" w14:textId="550C4C27" w:rsidR="004D42B2" w:rsidRDefault="004D42B2">
      <w:pPr>
        <w:pStyle w:val="CommentText"/>
      </w:pPr>
    </w:p>
  </w:comment>
  <w:comment w:id="61" w:author="Emma Chandler" w:date="2021-03-12T13:57:00Z" w:initials="EC">
    <w:p w14:paraId="5162A2FA" w14:textId="0E3C1A7E" w:rsidR="00502FF4" w:rsidRDefault="00502FF4">
      <w:pPr>
        <w:pStyle w:val="CommentText"/>
      </w:pPr>
      <w:r>
        <w:rPr>
          <w:rStyle w:val="CommentReference"/>
        </w:rPr>
        <w:annotationRef/>
      </w:r>
      <w:r>
        <w:t>Citing R?</w:t>
      </w:r>
    </w:p>
  </w:comment>
  <w:comment w:id="62" w:author="Emma Chandler" w:date="2021-02-28T21:13:00Z" w:initials="EC">
    <w:p w14:paraId="3A776CCF" w14:textId="32D11257" w:rsidR="004D42B2" w:rsidRDefault="004D42B2">
      <w:pPr>
        <w:pStyle w:val="CommentText"/>
      </w:pPr>
      <w:r>
        <w:rPr>
          <w:rStyle w:val="CommentReference"/>
        </w:rPr>
        <w:annotationRef/>
      </w:r>
      <w:r>
        <w:t xml:space="preserve">Should we include the figure with the full model? </w:t>
      </w:r>
      <w:proofErr w:type="spellStart"/>
      <w:r>
        <w:t>And/Or</w:t>
      </w:r>
      <w:proofErr w:type="spellEnd"/>
      <w:r>
        <w:t xml:space="preserve">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63" w:author="Emma Chandler" w:date="2020-11-20T11:14:00Z" w:initials="EC">
    <w:p w14:paraId="47A79C6B" w14:textId="5E1B2697" w:rsidR="004D42B2" w:rsidRDefault="004D42B2">
      <w:pPr>
        <w:pStyle w:val="CommentText"/>
      </w:pPr>
      <w:r>
        <w:rPr>
          <w:rStyle w:val="CommentReference"/>
        </w:rPr>
        <w:annotationRef/>
      </w:r>
      <w:bookmarkStart w:id="64"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64"/>
    </w:p>
  </w:comment>
  <w:comment w:id="65" w:author="Emma Chandler" w:date="2021-03-12T14:08:00Z" w:initials="EC">
    <w:p w14:paraId="2E313E7A" w14:textId="3C5D0E7B" w:rsidR="00207D2B" w:rsidRDefault="00207D2B">
      <w:pPr>
        <w:pStyle w:val="CommentText"/>
      </w:pPr>
      <w:r>
        <w:rPr>
          <w:rStyle w:val="CommentReference"/>
        </w:rPr>
        <w:annotationRef/>
      </w:r>
      <w:r>
        <w:t>Citation?</w:t>
      </w:r>
    </w:p>
  </w:comment>
  <w:comment w:id="76"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77"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78"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048D7B9" w15:done="1"/>
  <w15:commentEx w15:paraId="077A0DC9" w15:done="1"/>
  <w15:commentEx w15:paraId="6D9223B8" w15:done="1"/>
  <w15:commentEx w15:paraId="5162A2FA" w15:done="1"/>
  <w15:commentEx w15:paraId="4A018C2B" w15:done="1"/>
  <w15:commentEx w15:paraId="47A79C6B" w15:done="1"/>
  <w15:commentEx w15:paraId="2E313E7A" w15:done="1"/>
  <w15:commentEx w15:paraId="15E21C18" w15:done="1"/>
  <w15:commentEx w15:paraId="1A3DB305" w15:done="1"/>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624A7A" w14:textId="77777777" w:rsidR="00E123EA" w:rsidRDefault="00E123EA" w:rsidP="00AC4581">
      <w:pPr>
        <w:spacing w:after="0" w:line="240" w:lineRule="auto"/>
      </w:pPr>
      <w:r>
        <w:separator/>
      </w:r>
    </w:p>
  </w:endnote>
  <w:endnote w:type="continuationSeparator" w:id="0">
    <w:p w14:paraId="79ADB617" w14:textId="77777777" w:rsidR="00E123EA" w:rsidRDefault="00E123EA"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621252" w14:textId="77777777" w:rsidR="00E123EA" w:rsidRDefault="00E123EA" w:rsidP="00AC4581">
      <w:pPr>
        <w:spacing w:after="0" w:line="240" w:lineRule="auto"/>
      </w:pPr>
      <w:r>
        <w:separator/>
      </w:r>
    </w:p>
  </w:footnote>
  <w:footnote w:type="continuationSeparator" w:id="0">
    <w:p w14:paraId="389886A7" w14:textId="77777777" w:rsidR="00E123EA" w:rsidRDefault="00E123EA"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1932"/>
    <w:rsid w:val="006A2E49"/>
    <w:rsid w:val="006B3B70"/>
    <w:rsid w:val="006B4DA9"/>
    <w:rsid w:val="006D5198"/>
    <w:rsid w:val="00701E68"/>
    <w:rsid w:val="007137F3"/>
    <w:rsid w:val="0071556C"/>
    <w:rsid w:val="007346C4"/>
    <w:rsid w:val="007609E4"/>
    <w:rsid w:val="00767C00"/>
    <w:rsid w:val="00786AB8"/>
    <w:rsid w:val="007919DC"/>
    <w:rsid w:val="007E02E4"/>
    <w:rsid w:val="007F3C4B"/>
    <w:rsid w:val="0080670F"/>
    <w:rsid w:val="0081502C"/>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19D9"/>
    <w:rsid w:val="009A1FC7"/>
    <w:rsid w:val="009A2DBE"/>
    <w:rsid w:val="009C0FB2"/>
    <w:rsid w:val="009C5CB3"/>
    <w:rsid w:val="009D4114"/>
    <w:rsid w:val="00A00388"/>
    <w:rsid w:val="00A04784"/>
    <w:rsid w:val="00A05B6D"/>
    <w:rsid w:val="00A24BE4"/>
    <w:rsid w:val="00A464D7"/>
    <w:rsid w:val="00A531C4"/>
    <w:rsid w:val="00A80145"/>
    <w:rsid w:val="00A95C66"/>
    <w:rsid w:val="00AB7199"/>
    <w:rsid w:val="00AC4581"/>
    <w:rsid w:val="00B22176"/>
    <w:rsid w:val="00B32B31"/>
    <w:rsid w:val="00B6443A"/>
    <w:rsid w:val="00B72A1C"/>
    <w:rsid w:val="00B825EC"/>
    <w:rsid w:val="00B97128"/>
    <w:rsid w:val="00BE78E2"/>
    <w:rsid w:val="00C15876"/>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7289"/>
    <w:rsid w:val="00E07E14"/>
    <w:rsid w:val="00E123EA"/>
    <w:rsid w:val="00E25575"/>
    <w:rsid w:val="00E4310D"/>
    <w:rsid w:val="00E62477"/>
    <w:rsid w:val="00E703D8"/>
    <w:rsid w:val="00E73B2C"/>
    <w:rsid w:val="00E87C27"/>
    <w:rsid w:val="00EB1078"/>
    <w:rsid w:val="00EB347C"/>
    <w:rsid w:val="00ED410B"/>
    <w:rsid w:val="00F02AF4"/>
    <w:rsid w:val="00F211FD"/>
    <w:rsid w:val="00F3168A"/>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nr.state.mn.us/snas/detail.html?id=sna00996"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0</TotalTime>
  <Pages>19</Pages>
  <Words>8631</Words>
  <Characters>49200</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1-03-17T14:06:00Z</dcterms:created>
  <dcterms:modified xsi:type="dcterms:W3CDTF">2021-03-17T19:21:00Z</dcterms:modified>
</cp:coreProperties>
</file>